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29F097D" w14:textId="77777777" w:rsidR="00B1645B" w:rsidRDefault="00A27085" w:rsidP="00B42030">
      <w:pPr>
        <w:pStyle w:val="Title"/>
      </w:pPr>
      <w:bookmarkStart w:id="0" w:name="_GoBack"/>
      <w:bookmarkEnd w:id="0"/>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981D8C"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1" w:name="_Hlk37853282"/>
      <w:r>
        <w:t>Save this document as “Amino Acid Metabolism.sky” in the tutorial folder you created.</w:t>
      </w:r>
    </w:p>
    <w:bookmarkEnd w:id="1"/>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C9C002" w14:textId="77777777" w:rsidR="00981D8C" w:rsidRDefault="00981D8C" w:rsidP="00F726CD">
      <w:pPr>
        <w:spacing w:after="0" w:line="240" w:lineRule="auto"/>
      </w:pPr>
      <w:r>
        <w:separator/>
      </w:r>
    </w:p>
  </w:endnote>
  <w:endnote w:type="continuationSeparator" w:id="0">
    <w:p w14:paraId="4FF5B395" w14:textId="77777777" w:rsidR="00981D8C" w:rsidRDefault="00981D8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D2790" w14:textId="77777777" w:rsidR="00186405" w:rsidRDefault="00186405">
    <w:pPr>
      <w:pStyle w:val="Footer"/>
      <w:jc w:val="center"/>
    </w:pPr>
    <w:r>
      <w:fldChar w:fldCharType="begin"/>
    </w:r>
    <w:r>
      <w:instrText xml:space="preserve"> PAGE   \* MERGEFORMAT </w:instrText>
    </w:r>
    <w:r>
      <w:fldChar w:fldCharType="separate"/>
    </w:r>
    <w:r w:rsidR="00133385">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ACE9D" w14:textId="77777777" w:rsidR="00981D8C" w:rsidRDefault="00981D8C" w:rsidP="00F726CD">
      <w:pPr>
        <w:spacing w:after="0" w:line="240" w:lineRule="auto"/>
      </w:pPr>
      <w:r>
        <w:separator/>
      </w:r>
    </w:p>
  </w:footnote>
  <w:footnote w:type="continuationSeparator" w:id="0">
    <w:p w14:paraId="646FE0F9" w14:textId="77777777" w:rsidR="00981D8C" w:rsidRDefault="00981D8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E13B1-7319-4F88-B4D6-BF391B57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0</Pages>
  <Words>2335</Words>
  <Characters>13316</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2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9</cp:revision>
  <cp:lastPrinted>2013-11-01T17:12:00Z</cp:lastPrinted>
  <dcterms:created xsi:type="dcterms:W3CDTF">2020-04-15T22:57:00Z</dcterms:created>
  <dcterms:modified xsi:type="dcterms:W3CDTF">2020-12-2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